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A1E3D32" w14:textId="236E2F6B" w:rsidR="001114CD" w:rsidRDefault="00086809">
      <w:r>
        <w:t>C</w:t>
      </w:r>
      <w:r w:rsidR="001114CD">
        <w:t>laim</w:t>
      </w:r>
      <w:r>
        <w:t xml:space="preserve"> A</w:t>
      </w:r>
      <w:r w:rsidR="00E20E0D">
        <w:rPr>
          <w:rStyle w:val="FootnoteReference"/>
        </w:rPr>
        <w:footnoteReference w:id="1"/>
      </w:r>
      <w:r w:rsidR="0062098D">
        <w:t>.</w:t>
      </w:r>
      <w:r>
        <w:t xml:space="preserve"> Claim B</w:t>
      </w:r>
      <w:r w:rsidR="00F211D4">
        <w:rPr>
          <w:rStyle w:val="FootnoteReference"/>
        </w:rPr>
        <w:footnoteReference w:id="2"/>
      </w:r>
      <w:r>
        <w:t>.</w:t>
      </w:r>
    </w:p>
    <w:p w14:paraId="14F89F0D" w14:textId="77777777" w:rsidR="001114CD" w:rsidRDefault="001114CD"/>
    <w:sectPr w:rsidR="001114C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6EB9AD1" w14:textId="77777777" w:rsidR="00D560AE" w:rsidRDefault="00D560AE" w:rsidP="0062098D">
      <w:pPr>
        <w:spacing w:after="0" w:line="240" w:lineRule="auto"/>
      </w:pPr>
      <w:r>
        <w:separator/>
      </w:r>
    </w:p>
  </w:endnote>
  <w:endnote w:type="continuationSeparator" w:id="0">
    <w:p w14:paraId="3233CC9D" w14:textId="77777777" w:rsidR="00D560AE" w:rsidRDefault="00D560AE" w:rsidP="0062098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A85648A" w14:textId="77777777" w:rsidR="00D560AE" w:rsidRDefault="00D560AE" w:rsidP="0062098D">
      <w:pPr>
        <w:spacing w:after="0" w:line="240" w:lineRule="auto"/>
      </w:pPr>
      <w:r>
        <w:separator/>
      </w:r>
    </w:p>
  </w:footnote>
  <w:footnote w:type="continuationSeparator" w:id="0">
    <w:p w14:paraId="770E52C0" w14:textId="77777777" w:rsidR="00D560AE" w:rsidRDefault="00D560AE" w:rsidP="0062098D">
      <w:pPr>
        <w:spacing w:after="0" w:line="240" w:lineRule="auto"/>
      </w:pPr>
      <w:r>
        <w:continuationSeparator/>
      </w:r>
    </w:p>
  </w:footnote>
  <w:footnote w:id="1">
    <w:p w14:paraId="3564A8E5" w14:textId="0C699B4E" w:rsidR="00E20E0D" w:rsidRPr="00E20E0D" w:rsidRDefault="00E20E0D">
      <w:pPr>
        <w:pStyle w:val="FootnoteText"/>
      </w:pPr>
      <w:r>
        <w:rPr>
          <w:rStyle w:val="FootnoteReference"/>
        </w:rPr>
        <w:footnoteRef/>
      </w:r>
      <w:r w:rsidRPr="00E20E0D">
        <w:t xml:space="preserve"> </w:t>
      </w:r>
      <w:r>
        <w:fldChar w:fldCharType="begin"/>
      </w:r>
      <w:r w:rsidRPr="00E20E0D">
        <w:instrText xml:space="preserve"> ADDIN ZOTERO_ITEM CSL_CITATION {"citationID":"a1uqssb04e4","properties":{"formattedCitation":"\\uldash{Joe Schmoe, \\uc0\\u8222{}Just no\\uc0\\u8220{}, Opinions, 1, Nr. 1 (2035): 1\\uc0\\u8211{}2.}","plainCitation":"Joe Schmoe, „Just no“, Opinions, 1, Nr. 1 (2035): 1–2.","noteIndex":1},"citationItems":[{"id":42,"uris":["http://zotero.org/users/local/bv74ArEQ/items/VE85H4Q5"],"itemData":{"id":42,"type":"article-journal","collection-title":"Opinions","issue":"1","page":"1-2","title":"Just no","volume":"1","author":[{"family":"Schmoe","given":"Joe"}],"issued":{"date-parts":[["2035"]]}}}],"schema":"https://github.com/citation-style-language/schema/raw/master/csl-citation.json"} </w:instrText>
      </w:r>
      <w:r>
        <w:fldChar w:fldCharType="separate"/>
      </w:r>
      <w:r w:rsidRPr="00E20E0D">
        <w:rPr>
          <w:rFonts w:ascii="Calibri" w:hAnsi="Calibri" w:cs="Calibri"/>
          <w:szCs w:val="24"/>
          <w:u w:val="dash"/>
        </w:rPr>
        <w:t>Joe Schmoe, „Just no“, Opinions, 1, Nr. 1 (2035): 1–2.</w:t>
      </w:r>
      <w:r>
        <w:fldChar w:fldCharType="end"/>
      </w:r>
    </w:p>
  </w:footnote>
  <w:footnote w:id="2">
    <w:p w14:paraId="551DD471" w14:textId="6BCE9E8F" w:rsidR="00F211D4" w:rsidRDefault="00F211D4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a22p6p0ob48","properties":{"formattedCitation":"\\uldash{see Abe Ce, \\uc0\\u8222{}I disagree\\uc0\\u8220{}, in {\\i{}We all agree} (Like Minded Publ, 2010), 12; Abe Ce, {\\i{}Za\\uc0\\u380{}\\uc0\\u243{}\\uc0\\u322{}\\uc0\\u263{} g\\uc0\\u281{}\\uc0\\u347{}l\\uc0\\u261{} ja\\uc0\\u378{}\\uc0\\u324{}}, UTF-16 Enjoyers (\\uc0\\u50504{}\\uc0\\u46028{}\\uc0\\u51060{}\\uc0\\u51648{}\\uc0\\u46028{}\\uc0\\u51060{}\\uc0\\u45796{}\\uc0\\u47000{}\\uc0\\u48120{}\\uc0\\u54620{}\\uc0\\u49704{}\\uc0\\u48148{}\\uc0\\u50864{}, 2023).}","plainCitation":"see Abe Ce, „I disagree“, in We all agree (Like Minded Publ, 2010), 12; Abe Ce, Zażółć gęślą jaźń, UTF-16 Enjoyers (</w:instrText>
      </w:r>
      <w:r>
        <w:rPr>
          <w:rFonts w:ascii="Malgun Gothic" w:eastAsia="Malgun Gothic" w:hAnsi="Malgun Gothic" w:cs="Malgun Gothic" w:hint="eastAsia"/>
        </w:rPr>
        <w:instrText>안돌이지돌이다래미한숨바우</w:instrText>
      </w:r>
      <w:r>
        <w:instrText>, 2023).","noteIndex":2},"citationItems":[{"id":43,"uris":["http://zotero.org/users/local/bv74ArEQ/items/8ANM4ZRU"],"itemData":{"id":43,"type":"chapter","container-title":"We all agree","publisher":"Like Minded Publ","title":"I disagree","author":[{"family":"Ce","given":"Abe"}],"issued":{"date-parts":[["2010",12,31]]}},"locator":"12","label":"page","prefix":"see"},{"id":41,"uris":["http://zotero.org/users/local/bv74ArEQ/items/D2ZHM7Z4"],"itemData":{"id":41,"type":"book","collection-title":"UTF-16 Enjoyers","event-place":"</w:instrText>
      </w:r>
      <w:r>
        <w:rPr>
          <w:rFonts w:ascii="Malgun Gothic" w:eastAsia="Malgun Gothic" w:hAnsi="Malgun Gothic" w:cs="Malgun Gothic" w:hint="eastAsia"/>
        </w:rPr>
        <w:instrText>안돌이지돌이다래미한숨바우</w:instrText>
      </w:r>
      <w:r>
        <w:instrText>","publisher-place":"</w:instrText>
      </w:r>
      <w:r>
        <w:rPr>
          <w:rFonts w:ascii="Malgun Gothic" w:eastAsia="Malgun Gothic" w:hAnsi="Malgun Gothic" w:cs="Malgun Gothic" w:hint="eastAsia"/>
        </w:rPr>
        <w:instrText>안돌이지돌이다래미한숨바우</w:instrText>
      </w:r>
      <w:r>
        <w:instrText xml:space="preserve">","title":"Zażółć gęślą jaźń","author":[{"family":"Ce","given":"Abe"}],"issued":{"date-parts":[["2023",1,1]]}}}],"schema":"https://github.com/citation-style-language/schema/raw/master/csl-citation.json"} </w:instrText>
      </w:r>
      <w:r>
        <w:fldChar w:fldCharType="separate"/>
      </w:r>
      <w:r w:rsidRPr="00F211D4">
        <w:rPr>
          <w:rFonts w:ascii="Calibri" w:hAnsi="Calibri" w:cs="Calibri"/>
          <w:szCs w:val="24"/>
          <w:u w:val="dash"/>
        </w:rPr>
        <w:t xml:space="preserve">see Abe Ce, „I disagree“, in </w:t>
      </w:r>
      <w:r w:rsidRPr="00F211D4">
        <w:rPr>
          <w:rFonts w:ascii="Calibri" w:hAnsi="Calibri" w:cs="Calibri"/>
          <w:i/>
          <w:iCs/>
          <w:szCs w:val="24"/>
          <w:u w:val="dash"/>
        </w:rPr>
        <w:t>We all agree</w:t>
      </w:r>
      <w:r w:rsidRPr="00F211D4">
        <w:rPr>
          <w:rFonts w:ascii="Calibri" w:hAnsi="Calibri" w:cs="Calibri"/>
          <w:szCs w:val="24"/>
          <w:u w:val="dash"/>
        </w:rPr>
        <w:t xml:space="preserve"> (Like Minded </w:t>
      </w:r>
      <w:proofErr w:type="spellStart"/>
      <w:r w:rsidRPr="00F211D4">
        <w:rPr>
          <w:rFonts w:ascii="Calibri" w:hAnsi="Calibri" w:cs="Calibri"/>
          <w:szCs w:val="24"/>
          <w:u w:val="dash"/>
        </w:rPr>
        <w:t>Publ</w:t>
      </w:r>
      <w:proofErr w:type="spellEnd"/>
      <w:r w:rsidRPr="00F211D4">
        <w:rPr>
          <w:rFonts w:ascii="Calibri" w:hAnsi="Calibri" w:cs="Calibri"/>
          <w:szCs w:val="24"/>
          <w:u w:val="dash"/>
        </w:rPr>
        <w:t xml:space="preserve">, 2010), 12; Abe Ce, </w:t>
      </w:r>
      <w:proofErr w:type="spellStart"/>
      <w:r w:rsidRPr="00F211D4">
        <w:rPr>
          <w:rFonts w:ascii="Calibri" w:hAnsi="Calibri" w:cs="Calibri"/>
          <w:i/>
          <w:iCs/>
          <w:szCs w:val="24"/>
          <w:u w:val="dash"/>
        </w:rPr>
        <w:t>Zażółć</w:t>
      </w:r>
      <w:proofErr w:type="spellEnd"/>
      <w:r w:rsidRPr="00F211D4">
        <w:rPr>
          <w:rFonts w:ascii="Calibri" w:hAnsi="Calibri" w:cs="Calibri"/>
          <w:i/>
          <w:iCs/>
          <w:szCs w:val="24"/>
          <w:u w:val="dash"/>
        </w:rPr>
        <w:t xml:space="preserve"> </w:t>
      </w:r>
      <w:proofErr w:type="spellStart"/>
      <w:r w:rsidRPr="00F211D4">
        <w:rPr>
          <w:rFonts w:ascii="Calibri" w:hAnsi="Calibri" w:cs="Calibri"/>
          <w:i/>
          <w:iCs/>
          <w:szCs w:val="24"/>
          <w:u w:val="dash"/>
        </w:rPr>
        <w:t>gęślą</w:t>
      </w:r>
      <w:proofErr w:type="spellEnd"/>
      <w:r w:rsidRPr="00F211D4">
        <w:rPr>
          <w:rFonts w:ascii="Calibri" w:hAnsi="Calibri" w:cs="Calibri"/>
          <w:i/>
          <w:iCs/>
          <w:szCs w:val="24"/>
          <w:u w:val="dash"/>
        </w:rPr>
        <w:t xml:space="preserve"> </w:t>
      </w:r>
      <w:proofErr w:type="spellStart"/>
      <w:r w:rsidRPr="00F211D4">
        <w:rPr>
          <w:rFonts w:ascii="Calibri" w:hAnsi="Calibri" w:cs="Calibri"/>
          <w:i/>
          <w:iCs/>
          <w:szCs w:val="24"/>
          <w:u w:val="dash"/>
        </w:rPr>
        <w:t>jaźń</w:t>
      </w:r>
      <w:proofErr w:type="spellEnd"/>
      <w:r w:rsidRPr="00F211D4">
        <w:rPr>
          <w:rFonts w:ascii="Calibri" w:hAnsi="Calibri" w:cs="Calibri"/>
          <w:szCs w:val="24"/>
          <w:u w:val="dash"/>
        </w:rPr>
        <w:t>, UTF-16 Enjoyers (</w:t>
      </w:r>
      <w:proofErr w:type="spellStart"/>
      <w:r w:rsidRPr="00F211D4">
        <w:rPr>
          <w:rFonts w:ascii="Calibri" w:eastAsia="Malgun Gothic" w:hAnsi="Calibri" w:cs="Calibri" w:hint="eastAsia"/>
          <w:szCs w:val="24"/>
          <w:u w:val="dash"/>
        </w:rPr>
        <w:t>안돌이지돌이다래미한숨바우</w:t>
      </w:r>
      <w:proofErr w:type="spellEnd"/>
      <w:r w:rsidRPr="00F211D4">
        <w:rPr>
          <w:rFonts w:ascii="Calibri" w:hAnsi="Calibri" w:cs="Calibri"/>
          <w:szCs w:val="24"/>
          <w:u w:val="dash"/>
        </w:rPr>
        <w:t>, 2023).</w:t>
      </w:r>
      <w:r>
        <w:fldChar w:fldCharType="end"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114CD"/>
    <w:rsid w:val="00086809"/>
    <w:rsid w:val="001114CD"/>
    <w:rsid w:val="001B4F5D"/>
    <w:rsid w:val="004606C2"/>
    <w:rsid w:val="00523FDA"/>
    <w:rsid w:val="0062098D"/>
    <w:rsid w:val="007C011E"/>
    <w:rsid w:val="00994669"/>
    <w:rsid w:val="00D560AE"/>
    <w:rsid w:val="00E20E0D"/>
    <w:rsid w:val="00F211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816142"/>
  <w15:chartTrackingRefBased/>
  <w15:docId w15:val="{D91B8E72-60A6-46FC-87D9-CFB071AE8B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62098D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2098D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2098D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62098D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62098D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62098D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</Words>
  <Characters>18</Characters>
  <Application>Microsoft Office Word</Application>
  <DocSecurity>0</DocSecurity>
  <Lines>1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wel KAMINSKI</dc:creator>
  <cp:keywords/>
  <dc:description/>
  <cp:lastModifiedBy>Pawel KAMINSKI</cp:lastModifiedBy>
  <cp:revision>4</cp:revision>
  <dcterms:created xsi:type="dcterms:W3CDTF">2024-01-12T15:04:00Z</dcterms:created>
  <dcterms:modified xsi:type="dcterms:W3CDTF">2024-01-16T17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qlbqsNEO"/&gt;&lt;style id="http://www.zotero.org/styles/chicago-fullnote-bibliography" locale="de-DE" hasBibliography="1" bibliographyStyleHasBeenSet="0"/&gt;&lt;prefs&gt;&lt;pref name="fieldType" value="Field"/&gt;</vt:lpwstr>
  </property>
  <property fmtid="{D5CDD505-2E9C-101B-9397-08002B2CF9AE}" pid="3" name="ZOTERO_PREF_2">
    <vt:lpwstr>&lt;pref name="automaticJournalAbbreviations" value="true"/&gt;&lt;pref name="delayCitationUpdates" value="true"/&gt;&lt;pref name="noteType" value="1"/&gt;&lt;/prefs&gt;&lt;/data&gt;</vt:lpwstr>
  </property>
</Properties>
</file>